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 xml:space="preserve">thereafter observations of aborted </w:t>
      </w:r>
      <w:proofErr w:type="spellStart"/>
      <w:r w:rsidR="006F561A">
        <w:rPr>
          <w:rFonts w:ascii="Calibri" w:hAnsi="Calibri"/>
        </w:rPr>
        <w:t>buds</w:t>
      </w:r>
      <w:r w:rsidR="005F46A8">
        <w:rPr>
          <w:rFonts w:ascii="Calibri" w:hAnsi="Calibri"/>
        </w:rPr>
        <w:t>were</w:t>
      </w:r>
      <w:proofErr w:type="spellEnd"/>
      <w:r w:rsidR="005F46A8">
        <w:rPr>
          <w:rFonts w:ascii="Calibri" w:hAnsi="Calibri"/>
        </w:rPr>
        <w:t xml:space="preserv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6EF47693" w:rsidR="000746A9" w:rsidRDefault="000746A9">
      <w:pPr>
        <w:rPr>
          <w:rFonts w:ascii="Calibri" w:hAnsi="Calibri"/>
        </w:rPr>
      </w:pPr>
    </w:p>
    <w:p w14:paraId="088350B7" w14:textId="5FEB0DB4"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 xml:space="preserve">(10%: </w:t>
      </w:r>
      <w:proofErr w:type="gramStart"/>
      <w:r w:rsidR="002379ED">
        <w:rPr>
          <w:rFonts w:ascii="Calibri" w:hAnsi="Calibri"/>
        </w:rPr>
        <w:t>F(</w:t>
      </w:r>
      <w:proofErr w:type="gramEnd"/>
      <w:r w:rsidR="002379ED">
        <w:rPr>
          <w:rFonts w:ascii="Calibri" w:hAnsi="Calibri"/>
        </w:rPr>
        <w:t>1,20)=0.4324, p=0.5183; 50%: F(1,15)=0.4987, p=0.4909).</w:t>
      </w:r>
      <w:r w:rsidR="009A706E">
        <w:rPr>
          <w:rFonts w:ascii="Calibri" w:hAnsi="Calibri"/>
        </w:rPr>
        <w:t xml:space="preserve">  </w:t>
      </w:r>
      <w:r w:rsidR="00327673">
        <w:rPr>
          <w:rFonts w:ascii="Calibri" w:hAnsi="Calibri"/>
        </w:rPr>
        <w:t xml:space="preserve">Soil moisture in the chambers </w:t>
      </w:r>
      <w:ins w:id="0" w:author="Elizabeth Wolkovich" w:date="2018-05-13T16:16:00Z">
        <w:r w:rsidR="00E71D46">
          <w:rPr>
            <w:rFonts w:ascii="Calibri" w:hAnsi="Calibri"/>
          </w:rPr>
          <w:t xml:space="preserve">varied by chamber temperature </w:t>
        </w:r>
      </w:ins>
      <w:ins w:id="1" w:author="Elizabeth Wolkovich" w:date="2018-05-13T16:17:00Z">
        <w:r w:rsidR="00E71D46">
          <w:rPr>
            <w:rFonts w:ascii="Calibri" w:hAnsi="Calibri"/>
          </w:rPr>
          <w:t>(</w:t>
        </w:r>
        <w:proofErr w:type="gramStart"/>
        <w:r w:rsidR="00E71D46">
          <w:rPr>
            <w:rFonts w:ascii="Calibri" w:hAnsi="Calibri"/>
          </w:rPr>
          <w:t>F(</w:t>
        </w:r>
        <w:proofErr w:type="gramEnd"/>
        <w:r w:rsidR="00E71D46">
          <w:rPr>
            <w:rFonts w:ascii="Calibri" w:hAnsi="Calibri"/>
          </w:rPr>
          <w:t xml:space="preserve">1,24)=8.05, p=0.009), </w:t>
        </w:r>
      </w:ins>
      <w:r w:rsidR="00327673">
        <w:rPr>
          <w:rFonts w:ascii="Calibri" w:hAnsi="Calibri"/>
        </w:rPr>
        <w:t>rang</w:t>
      </w:r>
      <w:ins w:id="2" w:author="Elizabeth Wolkovich" w:date="2018-05-13T16:17:00Z">
        <w:r w:rsidR="00E71D46">
          <w:rPr>
            <w:rFonts w:ascii="Calibri" w:hAnsi="Calibri"/>
          </w:rPr>
          <w:t xml:space="preserve">ing </w:t>
        </w:r>
      </w:ins>
      <w:del w:id="3" w:author="Elizabeth Wolkovich" w:date="2018-05-13T16:17:00Z">
        <w:r w:rsidR="00327673" w:rsidDel="00E71D46">
          <w:rPr>
            <w:rFonts w:ascii="Calibri" w:hAnsi="Calibri"/>
          </w:rPr>
          <w:delText xml:space="preserve">ed </w:delText>
        </w:r>
      </w:del>
      <w:r w:rsidR="00327673">
        <w:rPr>
          <w:rFonts w:ascii="Calibri" w:hAnsi="Calibri"/>
        </w:rPr>
        <w:t>from 69% to 76%</w:t>
      </w:r>
      <w:ins w:id="4" w:author="Elizabeth Wolkovich" w:date="2018-05-13T16:17:00Z">
        <w:r w:rsidR="00E71D46">
          <w:rPr>
            <w:rFonts w:ascii="Calibri" w:hAnsi="Calibri"/>
          </w:rPr>
          <w:t xml:space="preserve"> over time</w:t>
        </w:r>
      </w:ins>
      <w:ins w:id="5" w:author="Elizabeth Wolkovich" w:date="2018-05-13T16:18:00Z">
        <w:r w:rsidR="00E71D46">
          <w:rPr>
            <w:rFonts w:ascii="Calibri" w:hAnsi="Calibri"/>
          </w:rPr>
          <w:t xml:space="preserve">. </w:t>
        </w:r>
      </w:ins>
      <w:del w:id="6" w:author="Elizabeth Wolkovich" w:date="2018-05-13T16:18:00Z">
        <w:r w:rsidR="00327673" w:rsidDel="00E71D46">
          <w:rPr>
            <w:rFonts w:ascii="Calibri" w:hAnsi="Calibri"/>
          </w:rPr>
          <w:delText xml:space="preserve">, with </w:delText>
        </w:r>
      </w:del>
      <w:del w:id="7" w:author="Elizabeth Wolkovich" w:date="2018-05-13T16:17:00Z">
        <w:r w:rsidR="00327673" w:rsidDel="00E71D46">
          <w:rPr>
            <w:rFonts w:ascii="Calibri" w:hAnsi="Calibri"/>
          </w:rPr>
          <w:delText>means for each chamber ranging from 71% to 74%, but</w:delText>
        </w:r>
      </w:del>
      <w:del w:id="8" w:author="Elizabeth Wolkovich" w:date="2018-05-13T16:18:00Z">
        <w:r w:rsidR="00327673" w:rsidDel="00E71D46">
          <w:rPr>
            <w:rFonts w:ascii="Calibri" w:hAnsi="Calibri"/>
          </w:rPr>
          <w:delText xml:space="preserve"> </w:delText>
        </w:r>
      </w:del>
      <w:ins w:id="9" w:author="Elizabeth Wolkovich" w:date="2018-05-13T16:18:00Z">
        <w:r w:rsidR="00E71D46">
          <w:rPr>
            <w:rFonts w:ascii="Calibri" w:hAnsi="Calibri"/>
          </w:rPr>
          <w:t>T</w:t>
        </w:r>
      </w:ins>
      <w:del w:id="10" w:author="Elizabeth Wolkovich" w:date="2018-05-13T16:18:00Z">
        <w:r w:rsidR="00327673" w:rsidDel="00E71D46">
          <w:rPr>
            <w:rFonts w:ascii="Calibri" w:hAnsi="Calibri"/>
          </w:rPr>
          <w:delText>t</w:delText>
        </w:r>
      </w:del>
      <w:r w:rsidR="00327673">
        <w:rPr>
          <w:rFonts w:ascii="Calibri" w:hAnsi="Calibri"/>
        </w:rPr>
        <w:t>here was no directional relationship between the moisture levels and the chamber temperature</w:t>
      </w:r>
      <w:ins w:id="11" w:author="Elizabeth Wolkovich" w:date="2018-05-13T16:18:00Z">
        <w:r w:rsidR="00E71D46">
          <w:rPr>
            <w:rFonts w:ascii="Calibri" w:hAnsi="Calibri"/>
          </w:rPr>
          <w:t xml:space="preserve"> (i.e., the warmest chambers were not the driest) and means were similar across treatments, ranging from 71% to 74%. </w:t>
        </w:r>
      </w:ins>
      <w:del w:id="12" w:author="Elizabeth Wolkovich" w:date="2018-05-13T16:18:00Z">
        <w:r w:rsidR="00327673" w:rsidDel="00E71D46">
          <w:rPr>
            <w:rFonts w:ascii="Calibri" w:hAnsi="Calibri"/>
          </w:rPr>
          <w:delText xml:space="preserve"> </w:delText>
        </w:r>
      </w:del>
      <w:del w:id="13" w:author="Elizabeth Wolkovich" w:date="2018-05-13T16:17:00Z">
        <w:r w:rsidR="00327673" w:rsidDel="00E71D46">
          <w:rPr>
            <w:rFonts w:ascii="Calibri" w:hAnsi="Calibri"/>
          </w:rPr>
          <w:delText>(F(1,24)=8.05, p=0.009).</w:delText>
        </w:r>
      </w:del>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mean number of buds aborted Chamber 1: 4.5, Chamber 2: 2.8, Chamber 3: 5.8, Chamber 4: 27.6, Chamber 5: 57.3</w:t>
      </w:r>
      <w:proofErr w:type="gramStart"/>
      <w:r w:rsidR="001212C6">
        <w:rPr>
          <w:rFonts w:ascii="Calibri" w:hAnsi="Calibri"/>
        </w:rPr>
        <w:t xml:space="preserve">).  </w:t>
      </w:r>
      <w:r>
        <w:rPr>
          <w:rFonts w:ascii="Calibri" w:hAnsi="Calibri"/>
        </w:rPr>
        <w:t>.</w:t>
      </w:r>
      <w:proofErr w:type="gramEnd"/>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14"/>
      <w:r>
        <w:rPr>
          <w:rFonts w:ascii="Calibri" w:hAnsi="Calibri"/>
        </w:rPr>
        <w:lastRenderedPageBreak/>
        <w:t>Introduction</w:t>
      </w:r>
      <w:commentRangeEnd w:id="14"/>
      <w:r w:rsidR="00956F8E">
        <w:rPr>
          <w:rStyle w:val="CommentReference"/>
        </w:rPr>
        <w:commentReference w:id="14"/>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w:t>
      </w:r>
      <w:proofErr w:type="gramStart"/>
      <w:r w:rsidR="00795B8F">
        <w:rPr>
          <w:rFonts w:ascii="Calibri" w:hAnsi="Calibri"/>
        </w:rPr>
        <w:t>33}</w:t>
      </w:r>
      <w:r w:rsidR="003C2817">
        <w:rPr>
          <w:rFonts w:ascii="Calibri" w:hAnsi="Calibri"/>
        </w:rPr>
        <w:t>{</w:t>
      </w:r>
      <w:proofErr w:type="gramEnd"/>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5"/>
      <w:r w:rsidR="003F146A">
        <w:rPr>
          <w:rFonts w:ascii="Calibri" w:hAnsi="Calibri"/>
        </w:rPr>
        <w:t>6000 genetically distinct varieties</w:t>
      </w:r>
      <w:commentRangeEnd w:id="15"/>
      <w:r w:rsidR="002C1678">
        <w:rPr>
          <w:rFonts w:ascii="Calibri" w:hAnsi="Calibri"/>
        </w:rPr>
        <w:t xml:space="preserve"> grown for many purposes</w:t>
      </w:r>
      <w:r w:rsidR="003F146A">
        <w:rPr>
          <w:rStyle w:val="CommentReference"/>
        </w:rPr>
        <w:commentReference w:id="15"/>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w:t>
      </w:r>
      <w:proofErr w:type="gramStart"/>
      <w:r w:rsidR="009D5BE6">
        <w:rPr>
          <w:rFonts w:ascii="Calibri" w:hAnsi="Calibri"/>
        </w:rPr>
        <w:t>36}{</w:t>
      </w:r>
      <w:proofErr w:type="spellStart"/>
      <w:proofErr w:type="gramEnd"/>
      <w:r w:rsidR="009D5BE6">
        <w:rPr>
          <w:rFonts w:ascii="Calibri" w:hAnsi="Calibri"/>
        </w:rPr>
        <w:t>Chuine</w:t>
      </w:r>
      <w:proofErr w:type="spellEnd"/>
      <w:r w:rsidR="009D5BE6">
        <w:rPr>
          <w:rFonts w:ascii="Calibri" w:hAnsi="Calibri"/>
        </w:rPr>
        <w:t>,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w:t>
      </w:r>
      <w:proofErr w:type="gramStart"/>
      <w:r w:rsidR="009B1F7A">
        <w:rPr>
          <w:rFonts w:ascii="Calibri" w:hAnsi="Calibri"/>
        </w:rPr>
        <w:t>44}{</w:t>
      </w:r>
      <w:proofErr w:type="gramEnd"/>
      <w:r w:rsidR="009B1F7A">
        <w:rPr>
          <w:rFonts w:ascii="Calibri" w:hAnsi="Calibri"/>
        </w:rPr>
        <w:t>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w:t>
      </w:r>
      <w:proofErr w:type="spellStart"/>
      <w:r w:rsidR="00517A0F">
        <w:rPr>
          <w:rFonts w:ascii="Calibri" w:hAnsi="Calibri"/>
        </w:rPr>
        <w:t>per°C</w:t>
      </w:r>
      <w:proofErr w:type="spellEnd"/>
      <w:r w:rsidR="00517A0F">
        <w:rPr>
          <w:rFonts w:ascii="Calibri" w:hAnsi="Calibri"/>
        </w:rPr>
        <w:t xml:space="preserve">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16"/>
      <w:r w:rsidR="004F5C1C">
        <w:rPr>
          <w:rFonts w:ascii="Calibri" w:hAnsi="Calibri"/>
        </w:rPr>
        <w:t>Benjamin, 2016 #31</w:t>
      </w:r>
      <w:commentRangeEnd w:id="16"/>
      <w:r w:rsidR="005D0309">
        <w:rPr>
          <w:rStyle w:val="CommentReference"/>
        </w:rPr>
        <w:commentReference w:id="16"/>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17"/>
      <w:r w:rsidR="00B05C38">
        <w:rPr>
          <w:rFonts w:ascii="Calibri" w:hAnsi="Calibri"/>
        </w:rPr>
        <w:t>Wolkovich, 2017 #32</w:t>
      </w:r>
      <w:commentRangeEnd w:id="17"/>
      <w:r w:rsidR="00351E75">
        <w:rPr>
          <w:rStyle w:val="CommentReference"/>
        </w:rPr>
        <w:commentReference w:id="17"/>
      </w:r>
      <w:r w:rsidR="00B05C38">
        <w:rPr>
          <w:rFonts w:ascii="Calibri" w:hAnsi="Calibri"/>
        </w:rPr>
        <w:t>}</w:t>
      </w:r>
      <w:r w:rsidR="001212C6">
        <w:rPr>
          <w:rFonts w:ascii="Calibri" w:hAnsi="Calibri"/>
        </w:rPr>
        <w:t>{</w:t>
      </w:r>
      <w:proofErr w:type="spellStart"/>
      <w:r w:rsidR="001212C6">
        <w:rPr>
          <w:rFonts w:ascii="Calibri" w:hAnsi="Calibri"/>
        </w:rPr>
        <w:t>Boursiuot</w:t>
      </w:r>
      <w:proofErr w:type="spellEnd"/>
      <w:r w:rsidR="001212C6">
        <w:rPr>
          <w:rFonts w:ascii="Calibri" w:hAnsi="Calibri"/>
        </w:rPr>
        <w: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w:t>
      </w:r>
      <w:proofErr w:type="gramStart"/>
      <w:r w:rsidR="009D5BE6">
        <w:rPr>
          <w:rFonts w:ascii="Calibri" w:hAnsi="Calibri"/>
        </w:rPr>
        <w:t>46;Parker</w:t>
      </w:r>
      <w:proofErr w:type="gramEnd"/>
      <w:r w:rsidR="009D5BE6">
        <w:rPr>
          <w:rFonts w:ascii="Calibri" w:hAnsi="Calibri"/>
        </w:rPr>
        <w:t>,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18"/>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 xml:space="preserve">Petrie and </w:t>
      </w:r>
      <w:proofErr w:type="spellStart"/>
      <w:r w:rsidR="00102727">
        <w:rPr>
          <w:rFonts w:ascii="Calibri" w:hAnsi="Calibri"/>
        </w:rPr>
        <w:t>Clin</w:t>
      </w:r>
      <w:r w:rsidR="00B80E46">
        <w:rPr>
          <w:rFonts w:ascii="Calibri" w:hAnsi="Calibri"/>
        </w:rPr>
        <w:t>geleffer</w:t>
      </w:r>
      <w:proofErr w:type="spellEnd"/>
      <w:r w:rsidR="00B80E46">
        <w:rPr>
          <w:rFonts w:ascii="Calibri" w:hAnsi="Calibri"/>
        </w:rPr>
        <w:t xml:space="preserve">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w:t>
      </w:r>
      <w:proofErr w:type="spellStart"/>
      <w:r w:rsidR="007E1066">
        <w:rPr>
          <w:rFonts w:ascii="Calibri" w:hAnsi="Calibri"/>
        </w:rPr>
        <w:t>Zaka</w:t>
      </w:r>
      <w:proofErr w:type="spellEnd"/>
      <w:r w:rsidR="007E1066">
        <w:rPr>
          <w:rFonts w:ascii="Calibri" w:hAnsi="Calibri"/>
        </w:rPr>
        <w:t>, 2017 #</w:t>
      </w:r>
      <w:proofErr w:type="gramStart"/>
      <w:r w:rsidR="007E1066">
        <w:rPr>
          <w:rFonts w:ascii="Calibri" w:hAnsi="Calibri"/>
        </w:rPr>
        <w:t>61;Zaka</w:t>
      </w:r>
      <w:proofErr w:type="gramEnd"/>
      <w:r w:rsidR="007E1066">
        <w:rPr>
          <w:rFonts w:ascii="Calibri" w:hAnsi="Calibri"/>
        </w:rPr>
        <w:t>, 2016 #60}.  It is possible that flowering will follow a similar bell-shaped response curve.</w:t>
      </w:r>
      <w:commentRangeEnd w:id="18"/>
      <w:r w:rsidR="002B5525">
        <w:rPr>
          <w:rStyle w:val="CommentReference"/>
        </w:rPr>
        <w:commentReference w:id="18"/>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19"/>
      <w:r>
        <w:rPr>
          <w:rFonts w:ascii="Calibri" w:hAnsi="Calibri"/>
        </w:rPr>
        <w:t xml:space="preserve">Here we studied the phenology of XX varieties in the field and </w:t>
      </w:r>
      <w:proofErr w:type="gramStart"/>
      <w:r>
        <w:rPr>
          <w:rFonts w:ascii="Calibri" w:hAnsi="Calibri"/>
        </w:rPr>
        <w:t>lab, and</w:t>
      </w:r>
      <w:proofErr w:type="gramEnd"/>
      <w:r>
        <w:rPr>
          <w:rFonts w:ascii="Calibri" w:hAnsi="Calibri"/>
        </w:rPr>
        <w:t xml:space="preserve">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19"/>
    <w:p w14:paraId="6DAFE95D" w14:textId="2BEEF2AD" w:rsidR="00102AE5" w:rsidRDefault="005255D9" w:rsidP="00327673">
      <w:pPr>
        <w:outlineLvl w:val="0"/>
        <w:rPr>
          <w:rFonts w:ascii="Calibri" w:hAnsi="Calibri"/>
        </w:rPr>
      </w:pPr>
      <w:r>
        <w:rPr>
          <w:rStyle w:val="CommentReference"/>
        </w:rPr>
        <w:lastRenderedPageBreak/>
        <w:commentReference w:id="19"/>
      </w:r>
      <w:commentRangeStart w:id="20"/>
      <w:r w:rsidR="009A706E">
        <w:rPr>
          <w:rFonts w:ascii="Calibri" w:hAnsi="Calibri"/>
        </w:rPr>
        <w:t>Discussion</w:t>
      </w:r>
      <w:commentRangeEnd w:id="20"/>
      <w:r w:rsidR="00146126">
        <w:rPr>
          <w:rStyle w:val="CommentReference"/>
        </w:rPr>
        <w:commentReference w:id="20"/>
      </w:r>
    </w:p>
    <w:p w14:paraId="08E0A2FA" w14:textId="2CD91947" w:rsidR="009A706E" w:rsidRDefault="009A706E">
      <w:pPr>
        <w:rPr>
          <w:rFonts w:ascii="Calibri" w:hAnsi="Calibri"/>
        </w:rPr>
      </w:pPr>
    </w:p>
    <w:p w14:paraId="21D3CAB9" w14:textId="5CC26C7A" w:rsidR="00B37980" w:rsidRDefault="00B37980" w:rsidP="00327673">
      <w:pPr>
        <w:outlineLvl w:val="0"/>
        <w:rPr>
          <w:rFonts w:ascii="Calibri" w:hAnsi="Calibri"/>
        </w:rPr>
      </w:pPr>
      <w:r>
        <w:rPr>
          <w:rFonts w:ascii="Calibri" w:hAnsi="Calibri"/>
        </w:rPr>
        <w:t>Overall, we studied the eff</w:t>
      </w:r>
      <w:r w:rsidR="001212C6">
        <w:rPr>
          <w:rFonts w:ascii="Calibri" w:hAnsi="Calibri"/>
        </w:rPr>
        <w:t>ects of temperatures between 20 and 37 °C on 26</w:t>
      </w:r>
      <w:r>
        <w:rPr>
          <w:rFonts w:ascii="Calibri" w:hAnsi="Calibri"/>
        </w:rPr>
        <w:t xml:space="preserve"> winegrape plants</w:t>
      </w:r>
      <w:r w:rsidR="00370CAC">
        <w:rPr>
          <w:rFonts w:ascii="Calibri" w:hAnsi="Calibri"/>
        </w:rPr>
        <w:t xml:space="preserve"> in growth chambers</w:t>
      </w:r>
      <w:r>
        <w:rPr>
          <w:rFonts w:ascii="Calibri" w:hAnsi="Calibri"/>
        </w:rPr>
        <w:t>.</w:t>
      </w:r>
      <w:r w:rsidR="00EB3E3A">
        <w:rPr>
          <w:rFonts w:ascii="Calibri" w:hAnsi="Calibri"/>
        </w:rPr>
        <w:t xml:space="preserve">  </w:t>
      </w:r>
      <w:r w:rsidR="00466341">
        <w:rPr>
          <w:rFonts w:ascii="Calibri" w:hAnsi="Calibri"/>
        </w:rPr>
        <w:t>There was no 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the time it took to reach 10% or</w:t>
      </w:r>
      <w:r w:rsidR="00370CAC">
        <w:rPr>
          <w:rFonts w:ascii="Calibri" w:hAnsi="Calibri"/>
        </w:rPr>
        <w:t xml:space="preserve"> 50% flowering.  However, plants in the hotter treatments did abort a higher number of flower buds than those in the cooler treatments.  </w:t>
      </w:r>
    </w:p>
    <w:p w14:paraId="1B3596A5" w14:textId="77777777" w:rsidR="00B37980" w:rsidRDefault="00B37980">
      <w:pPr>
        <w:rPr>
          <w:rFonts w:ascii="Calibri" w:hAnsi="Calibri"/>
        </w:rPr>
      </w:pPr>
    </w:p>
    <w:p w14:paraId="7B0A3266" w14:textId="77777777" w:rsidR="00045FB2" w:rsidRDefault="00AC5BE5">
      <w:pPr>
        <w:rPr>
          <w:rFonts w:ascii="Calibri" w:hAnsi="Calibri"/>
        </w:rPr>
      </w:pPr>
      <w:r>
        <w:rPr>
          <w:rFonts w:ascii="Calibri" w:hAnsi="Calibri"/>
        </w:rPr>
        <w:t xml:space="preserve">Contrary to expectations of most phenological models, we found that phenology </w:t>
      </w:r>
      <w:r w:rsidR="00EA6ABA">
        <w:rPr>
          <w:rFonts w:ascii="Calibri" w:hAnsi="Calibri"/>
        </w:rPr>
        <w:t xml:space="preserve">was not delayed in either the coldest or warmest chambers.  </w:t>
      </w:r>
      <w:r w:rsidR="00F67D6F">
        <w:rPr>
          <w:rFonts w:ascii="Calibri" w:hAnsi="Calibri"/>
        </w:rPr>
        <w:t xml:space="preserve">Neither the duration of flowering nor the time it took for plants to reach 10% or 50% flowering varied significantly between the chambers (FIGURE #).  </w:t>
      </w:r>
      <w:r w:rsidR="003C38DC">
        <w:rPr>
          <w:rFonts w:ascii="Calibri" w:hAnsi="Calibri"/>
        </w:rPr>
        <w:t>Within treatments, the number of days it took plant</w:t>
      </w:r>
      <w:r w:rsidR="002018DA">
        <w:rPr>
          <w:rFonts w:ascii="Calibri" w:hAnsi="Calibri"/>
        </w:rPr>
        <w:t>s</w:t>
      </w:r>
      <w:r w:rsidR="003C38DC">
        <w:rPr>
          <w:rFonts w:ascii="Calibri" w:hAnsi="Calibri"/>
        </w:rPr>
        <w:t xml:space="preserve"> to reach 10% flowering ranged from 34 to 51</w:t>
      </w:r>
      <w:r w:rsidR="002018DA">
        <w:rPr>
          <w:rFonts w:ascii="Calibri" w:hAnsi="Calibri"/>
        </w:rPr>
        <w:t xml:space="preserve"> d</w:t>
      </w:r>
      <w:r w:rsidR="003C38DC">
        <w:rPr>
          <w:rFonts w:ascii="Calibri" w:hAnsi="Calibri"/>
        </w:rPr>
        <w:t xml:space="preserve">, </w:t>
      </w:r>
      <w:commentRangeStart w:id="21"/>
      <w:r w:rsidR="003C38DC">
        <w:rPr>
          <w:rFonts w:ascii="Calibri" w:hAnsi="Calibri"/>
        </w:rPr>
        <w:t>with ranges varying from 4 to 15 days</w:t>
      </w:r>
      <w:commentRangeEnd w:id="21"/>
      <w:r w:rsidR="002018DA">
        <w:rPr>
          <w:rStyle w:val="CommentReference"/>
        </w:rPr>
        <w:commentReference w:id="21"/>
      </w:r>
      <w:r w:rsidR="003C38DC">
        <w:rPr>
          <w:rFonts w:ascii="Calibri" w:hAnsi="Calibri"/>
        </w:rPr>
        <w:t xml:space="preserve">.  The means for each chamber ranged from 40 days to 45 days from the start of the growing season to 10% flowering (THIS SECTION IS PROBABLY A LITTLE CLUNKY AND NEEDS TO BE REWORDED). </w:t>
      </w:r>
    </w:p>
    <w:p w14:paraId="14B198A9" w14:textId="77777777" w:rsidR="00045FB2" w:rsidRDefault="00045FB2">
      <w:pPr>
        <w:rPr>
          <w:rFonts w:ascii="Calibri" w:hAnsi="Calibri"/>
        </w:rPr>
      </w:pPr>
    </w:p>
    <w:p w14:paraId="1C7F0C52" w14:textId="079E28CB"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 because plants in those chambers aborted a significantly higher number of flower buds.  The plants sacrificed their reproduction for the growing season in order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proofErr w:type="spellStart"/>
      <w:r>
        <w:rPr>
          <w:rFonts w:ascii="Calibri" w:hAnsi="Calibri"/>
        </w:rPr>
        <w:t>degreesC</w:t>
      </w:r>
      <w:proofErr w:type="spellEnd"/>
      <w:r>
        <w:rPr>
          <w:rFonts w:ascii="Calibri" w:hAnsi="Calibri"/>
        </w:rPr>
        <w:t xml:space="preserve"> for four days at</w:t>
      </w:r>
      <w:r>
        <w:rPr>
          <w:rFonts w:ascii="Calibri" w:hAnsi="Calibri"/>
        </w:rPr>
        <w:t xml:space="preserve"> flowering saw similar effects. 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 {Greer, 2010 #34}</w:t>
      </w:r>
      <w:r>
        <w:rPr>
          <w:rFonts w:ascii="Calibri" w:hAnsi="Calibri"/>
        </w:rPr>
        <w:t xml:space="preserve">.  </w:t>
      </w:r>
    </w:p>
    <w:p w14:paraId="44B9DBBA" w14:textId="77777777" w:rsidR="00C11E45" w:rsidRDefault="00C11E45">
      <w:pPr>
        <w:rPr>
          <w:rFonts w:ascii="Calibri" w:hAnsi="Calibri"/>
        </w:rPr>
      </w:pPr>
    </w:p>
    <w:p w14:paraId="482DE55E" w14:textId="184C2C5D" w:rsidR="00370CAC" w:rsidRDefault="00B67B54">
      <w:pPr>
        <w:rPr>
          <w:rFonts w:ascii="Calibri" w:hAnsi="Calibri"/>
        </w:rPr>
      </w:pPr>
      <w:r>
        <w:rPr>
          <w:rFonts w:ascii="Calibri" w:hAnsi="Calibri"/>
        </w:rPr>
        <w:t xml:space="preserve">Petrie and </w:t>
      </w:r>
      <w:proofErr w:type="spellStart"/>
      <w:r>
        <w:rPr>
          <w:rFonts w:ascii="Calibri" w:hAnsi="Calibri"/>
        </w:rPr>
        <w:t>Clingeleffer</w:t>
      </w:r>
      <w:proofErr w:type="spellEnd"/>
      <w:r>
        <w:rPr>
          <w:rFonts w:ascii="Calibri" w:hAnsi="Calibri"/>
        </w:rPr>
        <w:t xml:space="preserve"> found</w:t>
      </w:r>
      <w:r w:rsidR="00BD3C4B">
        <w:rPr>
          <w:rFonts w:ascii="Calibri" w:hAnsi="Calibri"/>
        </w:rPr>
        <w:t xml:space="preserve"> that flower buds subjected to increased heat before budburst had significantly </w:t>
      </w:r>
      <w:r w:rsidR="00C11E45">
        <w:rPr>
          <w:rFonts w:ascii="Calibri" w:hAnsi="Calibri"/>
        </w:rPr>
        <w:t>fewer flowers onc</w:t>
      </w:r>
      <w:r>
        <w:rPr>
          <w:rFonts w:ascii="Calibri" w:hAnsi="Calibri"/>
        </w:rPr>
        <w:t xml:space="preserve">e they bloomed.  </w:t>
      </w:r>
      <w:r w:rsidR="00C11E45">
        <w:rPr>
          <w:rFonts w:ascii="Calibri" w:hAnsi="Calibri"/>
        </w:rPr>
        <w:t xml:space="preserve">In contrast, flower numbers were not significantly reduced when buds were exposed to heat after budburst {Petrie, 2005 #29}.  </w:t>
      </w:r>
      <w:r w:rsidR="0035678E">
        <w:rPr>
          <w:rFonts w:ascii="Calibri" w:hAnsi="Calibri"/>
        </w:rPr>
        <w:t>Research into rates of berry ripening in winegrapes found that high heat at later ripening stages slowed ripening to a greater degree than at early ripening stages {</w:t>
      </w:r>
      <w:proofErr w:type="spellStart"/>
      <w:r w:rsidR="0035678E">
        <w:rPr>
          <w:rFonts w:ascii="Calibri" w:hAnsi="Calibri"/>
        </w:rPr>
        <w:t>Hulands</w:t>
      </w:r>
      <w:proofErr w:type="spellEnd"/>
      <w:r w:rsidR="0035678E">
        <w:rPr>
          <w:rFonts w:ascii="Calibri" w:hAnsi="Calibri"/>
        </w:rPr>
        <w:t xml:space="preserve">, 2013 #28}.  </w:t>
      </w:r>
      <w:r w:rsidR="00C11E45">
        <w:rPr>
          <w:rFonts w:ascii="Calibri" w:hAnsi="Calibri"/>
        </w:rPr>
        <w:t>This could mean that a plant’s phenology is less susceptible to elevated temperatures at certain phenophases, such as flowering.</w:t>
      </w:r>
      <w:r w:rsidR="00F1217F">
        <w:rPr>
          <w:rFonts w:ascii="Calibri" w:hAnsi="Calibri"/>
        </w:rPr>
        <w:t xml:space="preserve">  </w:t>
      </w:r>
      <w:r w:rsidR="00257DDD">
        <w:rPr>
          <w:rFonts w:ascii="Calibri" w:hAnsi="Calibri"/>
        </w:rPr>
        <w:t xml:space="preserve">In their aforementioned 2010 study of Semillon winegrapes, </w:t>
      </w:r>
      <w:r w:rsidR="00F1217F">
        <w:rPr>
          <w:rFonts w:ascii="Calibri" w:hAnsi="Calibri"/>
        </w:rPr>
        <w:t>Greer and Weston</w:t>
      </w:r>
      <w:r w:rsidR="00257DDD">
        <w:rPr>
          <w:rFonts w:ascii="Calibri" w:hAnsi="Calibri"/>
        </w:rPr>
        <w:t xml:space="preserve"> noted a similar variation in vulnerability to heat during particular periods of development</w:t>
      </w:r>
      <w:r w:rsidR="00F1217F">
        <w:rPr>
          <w:rFonts w:ascii="Calibri" w:hAnsi="Calibri"/>
        </w:rPr>
        <w:t>.  Plants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p>
    <w:p w14:paraId="555F620C" w14:textId="50A50D0C" w:rsidR="00853AF2" w:rsidRDefault="00853AF2">
      <w:pPr>
        <w:rPr>
          <w:rFonts w:ascii="Calibri" w:hAnsi="Calibri"/>
        </w:rPr>
      </w:pPr>
    </w:p>
    <w:p w14:paraId="66980291" w14:textId="77777777"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Also, plants behave differently when grown in a l</w:t>
      </w:r>
      <w:r w:rsidR="001212C6">
        <w:rPr>
          <w:rFonts w:ascii="Calibri" w:hAnsi="Calibri"/>
        </w:rPr>
        <w:t>ab than when grown in the field</w:t>
      </w:r>
      <w:r w:rsidR="00EB3E3A">
        <w:rPr>
          <w:rFonts w:ascii="Calibri" w:hAnsi="Calibri"/>
        </w:rPr>
        <w:t xml:space="preserve">. </w:t>
      </w:r>
      <w:r>
        <w:rPr>
          <w:rFonts w:ascii="Calibri" w:hAnsi="Calibri"/>
        </w:rPr>
        <w:t>Generally, phenology is accelerated when pl</w:t>
      </w:r>
      <w:r w:rsidR="000B7546">
        <w:rPr>
          <w:rFonts w:ascii="Calibri" w:hAnsi="Calibri"/>
        </w:rPr>
        <w:t xml:space="preserve">ants develop in a controlled setting like a chamber or greenhouse (SOURCE).  </w:t>
      </w:r>
    </w:p>
    <w:p w14:paraId="0CC87A2F" w14:textId="5AE5E54B" w:rsidR="00853AF2" w:rsidRPr="00B039A3" w:rsidRDefault="000B7546">
      <w:pPr>
        <w:rPr>
          <w:rFonts w:ascii="Calibri" w:hAnsi="Calibri"/>
        </w:rPr>
      </w:pPr>
      <w:r>
        <w:rPr>
          <w:rFonts w:ascii="Calibri" w:hAnsi="Calibri"/>
        </w:rPr>
        <w:lastRenderedPageBreak/>
        <w:t xml:space="preserve">However, the rate of development seen in the plants grown in the greenhouse was significantly correlated with that seen in the winegrapes grown in the Robert Mondavi Institute Vineyard, from which the cuttings in this experiment were taken (FIGURE #).  This suggests that, while the rate of phenological development may be greater in the greenhouse plants, it can be used in models along with field data to better predict winegrape response to climate change.  </w:t>
      </w:r>
      <w:bookmarkStart w:id="22" w:name="_GoBack"/>
      <w:bookmarkEnd w:id="22"/>
    </w:p>
    <w:sectPr w:rsidR="00853AF2"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Elizabeth Wolkovich" w:date="2018-04-02T13:20:00Z" w:initials="EW">
    <w:p w14:paraId="63316B08" w14:textId="74D00105" w:rsidR="00B37980" w:rsidRDefault="00B37980">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B37980" w:rsidRDefault="00B37980">
      <w:pPr>
        <w:pStyle w:val="CommentText"/>
      </w:pPr>
    </w:p>
    <w:p w14:paraId="6AC424BC" w14:textId="01C22D52" w:rsidR="00B37980" w:rsidRDefault="00B37980">
      <w:pPr>
        <w:pStyle w:val="CommentText"/>
      </w:pPr>
      <w:r>
        <w:t xml:space="preserve">I just added my comments to this document, so please accept changes on all that you are happy with. </w:t>
      </w:r>
    </w:p>
  </w:comment>
  <w:comment w:id="15" w:author="Elizabeth Wolkovich" w:date="2018-04-02T13:17:00Z" w:initials="EW">
    <w:p w14:paraId="4CE1F523" w14:textId="19363DC8" w:rsidR="00B37980" w:rsidRDefault="00B37980">
      <w:pPr>
        <w:pStyle w:val="CommentText"/>
      </w:pPr>
      <w:r>
        <w:rPr>
          <w:rStyle w:val="CommentReference"/>
        </w:rPr>
        <w:annotationRef/>
      </w:r>
      <w:r>
        <w:t>We should check if this refers to pure vinifera or includes hybrids!</w:t>
      </w:r>
    </w:p>
  </w:comment>
  <w:comment w:id="16" w:author="Elizabeth Wolkovich" w:date="2018-04-02T13:22:00Z" w:initials="EW">
    <w:p w14:paraId="3F97A98F" w14:textId="0B352538" w:rsidR="00B37980" w:rsidRDefault="00B37980">
      <w:pPr>
        <w:pStyle w:val="CommentText"/>
      </w:pPr>
      <w:r>
        <w:rPr>
          <w:rStyle w:val="CommentReference"/>
        </w:rPr>
        <w:annotationRef/>
      </w:r>
      <w:r>
        <w:t>Nice!</w:t>
      </w:r>
    </w:p>
  </w:comment>
  <w:comment w:id="17" w:author="Elizabeth Wolkovich" w:date="2018-04-02T13:15:00Z" w:initials="EW">
    <w:p w14:paraId="5F9DBE9E" w14:textId="4A549536" w:rsidR="00B37980" w:rsidRDefault="00B37980">
      <w:pPr>
        <w:pStyle w:val="CommentText"/>
      </w:pPr>
      <w:r>
        <w:rPr>
          <w:rStyle w:val="CommentReference"/>
        </w:rPr>
        <w:annotationRef/>
      </w:r>
      <w:r>
        <w:t xml:space="preserve">Also cite </w:t>
      </w:r>
      <w:proofErr w:type="spellStart"/>
      <w:r>
        <w:t>Boursiquot</w:t>
      </w:r>
      <w:proofErr w:type="spellEnd"/>
      <w:r>
        <w:t xml:space="preserve"> ref (in the 2017 paper).  In </w:t>
      </w:r>
      <w:proofErr w:type="gramStart"/>
      <w:r>
        <w:t>general</w:t>
      </w:r>
      <w:proofErr w:type="gramEnd"/>
      <w:r>
        <w:t xml:space="preserve">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18" w:author="Elizabeth Wolkovich" w:date="2018-04-02T13:13:00Z" w:initials="EW">
    <w:p w14:paraId="6B4E41CF" w14:textId="057A5B72" w:rsidR="00B37980" w:rsidRDefault="00B37980">
      <w:pPr>
        <w:pStyle w:val="CommentText"/>
      </w:pPr>
      <w:r>
        <w:rPr>
          <w:rStyle w:val="CommentReference"/>
        </w:rPr>
        <w:annotationRef/>
      </w:r>
      <w:r>
        <w:t>Great!</w:t>
      </w:r>
    </w:p>
  </w:comment>
  <w:comment w:id="19" w:author="Elizabeth Wolkovich" w:date="2018-04-02T13:24:00Z" w:initials="EW">
    <w:p w14:paraId="4FFDB01D" w14:textId="46233D2B" w:rsidR="00B37980" w:rsidRDefault="00B37980">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20" w:author="Elizabeth Wolkovich" w:date="2018-05-13T16:27:00Z" w:initials="EW">
    <w:p w14:paraId="498B84AC" w14:textId="1BF29ECB" w:rsidR="00146126" w:rsidRDefault="00146126" w:rsidP="007C6C4A">
      <w:pPr>
        <w:pStyle w:val="CommentText"/>
      </w:pPr>
      <w:r>
        <w:rPr>
          <w:rStyle w:val="CommentReference"/>
        </w:rPr>
        <w:annotationRef/>
      </w:r>
      <w:r>
        <w:t xml:space="preserve">To discuss: </w:t>
      </w:r>
    </w:p>
    <w:p w14:paraId="24950CA5" w14:textId="3F01EF51" w:rsidR="009742E2" w:rsidRDefault="009742E2" w:rsidP="009742E2">
      <w:pPr>
        <w:pStyle w:val="CommentText"/>
        <w:numPr>
          <w:ilvl w:val="0"/>
          <w:numId w:val="1"/>
        </w:numPr>
      </w:pPr>
      <w:r>
        <w:t>- Outline</w:t>
      </w:r>
    </w:p>
    <w:p w14:paraId="753C004D" w14:textId="206A6347" w:rsidR="009742E2" w:rsidRDefault="009742E2" w:rsidP="009742E2">
      <w:pPr>
        <w:pStyle w:val="CommentText"/>
        <w:numPr>
          <w:ilvl w:val="0"/>
          <w:numId w:val="1"/>
        </w:numPr>
      </w:pPr>
      <w:r>
        <w:t>- Other literature and soil moisture.</w:t>
      </w:r>
    </w:p>
  </w:comment>
  <w:comment w:id="21" w:author="Elizabeth Wolkovich" w:date="2018-05-13T16:22:00Z" w:initials="EW">
    <w:p w14:paraId="03022123" w14:textId="46D745CF" w:rsidR="002018DA" w:rsidRDefault="002018DA">
      <w:pPr>
        <w:pStyle w:val="CommentText"/>
      </w:pPr>
      <w:r>
        <w:rPr>
          <w:rStyle w:val="CommentReference"/>
        </w:rPr>
        <w:annotationRef/>
      </w:r>
      <w:r>
        <w:t>Now that I am reading this I think we can switch to SE. To discuss Mond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Ex w15:paraId="030221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Id w16cid:paraId="03022123" w16cid:durableId="1EC381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6F180" w14:textId="77777777" w:rsidR="001B6628" w:rsidRDefault="001B6628" w:rsidP="004656B4">
      <w:r>
        <w:separator/>
      </w:r>
    </w:p>
  </w:endnote>
  <w:endnote w:type="continuationSeparator" w:id="0">
    <w:p w14:paraId="606296A8" w14:textId="77777777" w:rsidR="001B6628" w:rsidRDefault="001B6628"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166B9" w14:textId="77777777" w:rsidR="001B6628" w:rsidRDefault="001B6628" w:rsidP="004656B4">
      <w:r>
        <w:separator/>
      </w:r>
    </w:p>
  </w:footnote>
  <w:footnote w:type="continuationSeparator" w:id="0">
    <w:p w14:paraId="4D26FBFE" w14:textId="77777777" w:rsidR="001B6628" w:rsidRDefault="001B6628"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B0707"/>
    <w:rsid w:val="001B6628"/>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94385"/>
    <w:rsid w:val="003965B0"/>
    <w:rsid w:val="003A62DF"/>
    <w:rsid w:val="003A650D"/>
    <w:rsid w:val="003B6B09"/>
    <w:rsid w:val="003C2817"/>
    <w:rsid w:val="003C38DC"/>
    <w:rsid w:val="003F1288"/>
    <w:rsid w:val="003F146A"/>
    <w:rsid w:val="003F4302"/>
    <w:rsid w:val="003F7FE2"/>
    <w:rsid w:val="00407B6C"/>
    <w:rsid w:val="00461311"/>
    <w:rsid w:val="004656B4"/>
    <w:rsid w:val="00466341"/>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80156"/>
    <w:rsid w:val="005A1CF5"/>
    <w:rsid w:val="005A7767"/>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C6C4A"/>
    <w:rsid w:val="007E1066"/>
    <w:rsid w:val="007E4E3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56AE"/>
    <w:rsid w:val="00956F8E"/>
    <w:rsid w:val="009742E2"/>
    <w:rsid w:val="009A706E"/>
    <w:rsid w:val="009B03A2"/>
    <w:rsid w:val="009B1F7A"/>
    <w:rsid w:val="009B5E34"/>
    <w:rsid w:val="009D31F5"/>
    <w:rsid w:val="009D5BE6"/>
    <w:rsid w:val="009E74AE"/>
    <w:rsid w:val="009F399C"/>
    <w:rsid w:val="00A35D56"/>
    <w:rsid w:val="00A401ED"/>
    <w:rsid w:val="00A41645"/>
    <w:rsid w:val="00A453DE"/>
    <w:rsid w:val="00A56952"/>
    <w:rsid w:val="00A761EF"/>
    <w:rsid w:val="00A8053F"/>
    <w:rsid w:val="00A80849"/>
    <w:rsid w:val="00A879C9"/>
    <w:rsid w:val="00A943BB"/>
    <w:rsid w:val="00AA2A6E"/>
    <w:rsid w:val="00AC5BE5"/>
    <w:rsid w:val="00AD7B0E"/>
    <w:rsid w:val="00AE056A"/>
    <w:rsid w:val="00AE0626"/>
    <w:rsid w:val="00AE0BBB"/>
    <w:rsid w:val="00B039A3"/>
    <w:rsid w:val="00B05529"/>
    <w:rsid w:val="00B05BDD"/>
    <w:rsid w:val="00B05C38"/>
    <w:rsid w:val="00B07284"/>
    <w:rsid w:val="00B10496"/>
    <w:rsid w:val="00B24A4B"/>
    <w:rsid w:val="00B255A8"/>
    <w:rsid w:val="00B26BAA"/>
    <w:rsid w:val="00B37980"/>
    <w:rsid w:val="00B51014"/>
    <w:rsid w:val="00B5534C"/>
    <w:rsid w:val="00B62EE3"/>
    <w:rsid w:val="00B67B54"/>
    <w:rsid w:val="00B71A79"/>
    <w:rsid w:val="00B77E2A"/>
    <w:rsid w:val="00B80E46"/>
    <w:rsid w:val="00B95954"/>
    <w:rsid w:val="00B97C34"/>
    <w:rsid w:val="00BC090B"/>
    <w:rsid w:val="00BD3C4B"/>
    <w:rsid w:val="00BE1DAF"/>
    <w:rsid w:val="00BF3903"/>
    <w:rsid w:val="00BF4BC4"/>
    <w:rsid w:val="00C11E45"/>
    <w:rsid w:val="00C449D4"/>
    <w:rsid w:val="00C5360C"/>
    <w:rsid w:val="00CD4DB8"/>
    <w:rsid w:val="00D14799"/>
    <w:rsid w:val="00D169AB"/>
    <w:rsid w:val="00D626C0"/>
    <w:rsid w:val="00D70FE0"/>
    <w:rsid w:val="00D7655C"/>
    <w:rsid w:val="00D77F66"/>
    <w:rsid w:val="00D80EBC"/>
    <w:rsid w:val="00D93B48"/>
    <w:rsid w:val="00DB2112"/>
    <w:rsid w:val="00DD21F2"/>
    <w:rsid w:val="00DD3DF8"/>
    <w:rsid w:val="00DD4C48"/>
    <w:rsid w:val="00DE4E79"/>
    <w:rsid w:val="00DF25F9"/>
    <w:rsid w:val="00DF5E40"/>
    <w:rsid w:val="00DF677F"/>
    <w:rsid w:val="00E11437"/>
    <w:rsid w:val="00E1411A"/>
    <w:rsid w:val="00E17BFB"/>
    <w:rsid w:val="00E25A73"/>
    <w:rsid w:val="00E25B89"/>
    <w:rsid w:val="00E31B23"/>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91BF0E62-6686-D141-9BA8-A3DFDC94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F973F7B-EC78-9249-AEB4-BFC53B56B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7</Pages>
  <Words>2109</Words>
  <Characters>1202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cp:revision>
  <dcterms:created xsi:type="dcterms:W3CDTF">2017-10-26T00:57:00Z</dcterms:created>
  <dcterms:modified xsi:type="dcterms:W3CDTF">2018-06-13T20:55:00Z</dcterms:modified>
</cp:coreProperties>
</file>